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James G. Hallett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372936">
      <w:pPr>
        <w:pStyle w:val="TOCHeading"/>
        <w:rPr>
          <w:rFonts w:ascii="Arial" w:hAnsi="Arial" w:cs="Arial"/>
          <w:sz w:val="22"/>
        </w:rPr>
      </w:pPr>
      <w:r>
        <w:rPr>
          <w:rFonts w:ascii="Arial" w:hAnsi="Arial" w:cs="Arial"/>
          <w:sz w:val="22"/>
        </w:rP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211A87">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211A87">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211A87">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11A87">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211A87">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372936">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372936">
      <w:pPr>
        <w:pStyle w:val="Heading1"/>
      </w:pPr>
      <w:bookmarkStart w:id="2" w:name="_Toc412728382"/>
      <w:r w:rsidRPr="005D0D2C">
        <w:t>Introduction</w:t>
      </w:r>
      <w:bookmarkEnd w:id="2"/>
    </w:p>
    <w:p w:rsidR="002E5BBB" w:rsidRDefault="002E5BBB" w:rsidP="00B94ED3"/>
    <w:p w:rsidR="00843EB5" w:rsidRDefault="00843EB5" w:rsidP="00843EB5">
      <w:pPr>
        <w:spacing w:line="360" w:lineRule="auto"/>
      </w:pPr>
      <w:r w:rsidRPr="00AF256F">
        <w:t xml:space="preserve">The introduction should provide context for the work </w:t>
      </w:r>
      <w:r>
        <w:t>being reported</w:t>
      </w:r>
      <w:r w:rsidRPr="00AF256F">
        <w:t xml:space="preserve">. In doing so, it should present a general overview of previous literature and </w:t>
      </w:r>
      <w:r>
        <w:t xml:space="preserve">previous </w:t>
      </w:r>
      <w:r w:rsidRPr="00AF256F">
        <w:t>work on the subject</w:t>
      </w:r>
      <w:r>
        <w:t xml:space="preserve"> to</w:t>
      </w:r>
      <w:r w:rsidRPr="00AF256F">
        <w:t xml:space="preserve"> guid</w:t>
      </w:r>
      <w:r>
        <w:t>e</w:t>
      </w:r>
      <w:r w:rsidRPr="00AF256F">
        <w:t xml:space="preserve"> the reader to the report’s purpose and importance.  When applicable, the introduction should include a brief description of the study area</w:t>
      </w:r>
      <w:r>
        <w:t xml:space="preserve"> to</w:t>
      </w:r>
      <w:r w:rsidRPr="00AF256F">
        <w:t xml:space="preserve"> provid</w:t>
      </w:r>
      <w:r>
        <w:t>e</w:t>
      </w:r>
      <w:r w:rsidRPr="00AF256F">
        <w:t xml:space="preserve"> geographic and biological context.</w:t>
      </w:r>
      <w:r>
        <w:t xml:space="preserve">  Relationships</w:t>
      </w:r>
      <w:r w:rsidRPr="00AF256F">
        <w:t xml:space="preserve"> between the purpose of the work and </w:t>
      </w:r>
      <w:r>
        <w:t xml:space="preserve">strategies for </w:t>
      </w:r>
      <w:r w:rsidRPr="00AF256F">
        <w:t>habitat restoration, predation</w:t>
      </w:r>
      <w:r>
        <w:t>,</w:t>
      </w:r>
      <w:r w:rsidRPr="00AF256F">
        <w:t xml:space="preserve"> or hatchery and hydrosystem operations</w:t>
      </w:r>
      <w:r>
        <w:t xml:space="preserve"> should be described</w:t>
      </w:r>
      <w:r w:rsidRPr="00AF256F">
        <w:t xml:space="preserve">.    </w:t>
      </w:r>
      <w:r>
        <w:t>D</w:t>
      </w:r>
      <w:r w:rsidRPr="00AF256F">
        <w:t xml:space="preserve">o not provide an exhaustive history of the project.  </w:t>
      </w:r>
      <w:r>
        <w:rPr>
          <w:i/>
        </w:rPr>
        <w:t xml:space="preserve">The </w:t>
      </w:r>
      <w:r w:rsidRPr="00AF256F">
        <w:rPr>
          <w:i/>
        </w:rPr>
        <w:t xml:space="preserve">type of RM&amp;E being conducted </w:t>
      </w:r>
      <w:r>
        <w:rPr>
          <w:i/>
        </w:rPr>
        <w:t xml:space="preserve">must be identified </w:t>
      </w:r>
      <w:r w:rsidRPr="00AF256F">
        <w:rPr>
          <w:i/>
        </w:rPr>
        <w:t>(research, status and trend monitoring, or action effectiveness).  For research projects and action effectiveness projects, include hypotheses</w:t>
      </w:r>
      <w:r>
        <w:rPr>
          <w:i/>
        </w:rPr>
        <w:t xml:space="preserve">, </w:t>
      </w:r>
      <w:r w:rsidRPr="00AF256F">
        <w:rPr>
          <w:i/>
        </w:rPr>
        <w:t>related uncertainties</w:t>
      </w:r>
      <w:r>
        <w:rPr>
          <w:i/>
        </w:rPr>
        <w:t>, and a timeline for your study including the start and anticipated end date</w:t>
      </w:r>
      <w:r w:rsidRPr="00AF256F">
        <w:rPr>
          <w:i/>
        </w:rPr>
        <w:t>.</w:t>
      </w:r>
      <w:r w:rsidRPr="00AF256F">
        <w:t xml:space="preserve">  </w:t>
      </w:r>
    </w:p>
    <w:p w:rsidR="00F607BD" w:rsidRDefault="00C737DE" w:rsidP="00F607BD">
      <w:pPr>
        <w:rPr>
          <w:rFonts w:cs="Times New Roman"/>
        </w:rPr>
      </w:pPr>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w:t>
      </w:r>
      <w:r w:rsidR="00933E96">
        <w:t xml:space="preserve">The need for assessment of restoration activities conducted under the Albeni Falls Plan led to development of a monitoring plan for terrestrial ecosystems (AFIWG 2001). </w:t>
      </w:r>
      <w:r w:rsidR="00F607BD">
        <w:t xml:space="preserve">This program was designed to compare managed mitigation lands with a reference ecosystem describing the desired future condition </w:t>
      </w:r>
      <w:r w:rsidR="00F607BD">
        <w:rPr>
          <w:noProof/>
        </w:rPr>
        <w:t>(Aronson et al. 1995, Clewell and Aronson 2007)</w:t>
      </w:r>
      <w:r w:rsidR="00F607BD">
        <w:t xml:space="preserve">. </w:t>
      </w:r>
      <w:r w:rsidR="00F607BD">
        <w:rPr>
          <w:rFonts w:cs="Times New Roman"/>
        </w:rPr>
        <w:t>The reference characterizes the desired physical environment, biological composition and structure, and flows of materials and organisms across the boundaries</w:t>
      </w:r>
      <w:r w:rsidR="00F607BD" w:rsidRPr="00105BF2">
        <w:rPr>
          <w:rFonts w:cs="Times New Roman"/>
        </w:rPr>
        <w:t xml:space="preserve"> </w:t>
      </w:r>
      <w:r w:rsidR="00F607BD">
        <w:rPr>
          <w:rFonts w:cs="Times New Roman"/>
        </w:rPr>
        <w:t xml:space="preserve">of the ecosystem to be restored. </w:t>
      </w:r>
    </w:p>
    <w:p w:rsidR="00B21AC3" w:rsidRDefault="00B21AC3" w:rsidP="00C737DE"/>
    <w:p w:rsidR="00B21AC3" w:rsidRDefault="00B21AC3" w:rsidP="00C737DE"/>
    <w:p w:rsidR="00B21AC3" w:rsidRDefault="00B21AC3" w:rsidP="00C737DE"/>
    <w:p w:rsidR="00B21AC3" w:rsidRDefault="00B21AC3" w:rsidP="00C737DE"/>
    <w:p w:rsidR="00C737DE" w:rsidRDefault="00C737DE" w:rsidP="00C737DE">
      <w:r>
        <w:t xml:space="preserve">Monitoring and evaluation are now recognized as essential components in the conduct of ecological restoration for projects and programs in the Columbia Basin by the ISAB </w:t>
      </w:r>
      <w:r>
        <w:fldChar w:fldCharType="begin"/>
      </w:r>
      <w:r>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fldChar w:fldCharType="separate"/>
      </w:r>
      <w:r>
        <w:rPr>
          <w:noProof/>
        </w:rPr>
        <w:t>(</w:t>
      </w:r>
      <w:hyperlink w:anchor="_ENREF_20" w:tooltip="ISAB (Independent Scientific Advisory Board for the Northwest Power and Conservation Council, 2011 #2812" w:history="1">
        <w:r>
          <w:rPr>
            <w:noProof/>
          </w:rPr>
          <w:t>2011</w:t>
        </w:r>
      </w:hyperlink>
      <w:r>
        <w:rPr>
          <w:noProof/>
        </w:rPr>
        <w:t>)</w:t>
      </w:r>
      <w:r>
        <w:fldChar w:fldCharType="end"/>
      </w:r>
      <w:r>
        <w:t xml:space="preserve">. This is an important step forward, but requires that monitoring and evaluation be done appropriately </w:t>
      </w:r>
      <w:r>
        <w:fldChar w:fldCharType="begin"/>
      </w:r>
      <w:r>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fldChar w:fldCharType="separate"/>
      </w:r>
      <w:r>
        <w:rPr>
          <w:noProof/>
        </w:rPr>
        <w:t>(</w:t>
      </w:r>
      <w:hyperlink w:anchor="_ENREF_13" w:tooltip="Hallett, 2013 #1205" w:history="1">
        <w:r>
          <w:rPr>
            <w:noProof/>
          </w:rPr>
          <w:t>Hallett 2013</w:t>
        </w:r>
      </w:hyperlink>
      <w:r>
        <w:rPr>
          <w:noProof/>
        </w:rPr>
        <w:t>)</w:t>
      </w:r>
      <w:r>
        <w:fldChar w:fldCharType="end"/>
      </w:r>
      <w:r>
        <w:t>.</w:t>
      </w:r>
    </w:p>
    <w:p w:rsidR="00C737DE" w:rsidRDefault="00C737DE" w:rsidP="00C737DE">
      <w:r>
        <w:t xml:space="preserve">Prior to initiation of a restoration project, its goals and objectives need to be clearly defined. Typically a reference model is created that describes the desired future condition </w: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 </w:instrTex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DATA </w:instrText>
      </w:r>
      <w:r>
        <w:fldChar w:fldCharType="end"/>
      </w:r>
      <w:r>
        <w:fldChar w:fldCharType="separate"/>
      </w:r>
      <w:r>
        <w:rPr>
          <w:noProof/>
        </w:rPr>
        <w:t>(</w:t>
      </w:r>
      <w:hyperlink w:anchor="_ENREF_2" w:tooltip="Aronson, 1995 #529" w:history="1">
        <w:r>
          <w:rPr>
            <w:noProof/>
          </w:rPr>
          <w:t>Aronson et al. 1995</w:t>
        </w:r>
      </w:hyperlink>
      <w:r>
        <w:rPr>
          <w:noProof/>
        </w:rPr>
        <w:t xml:space="preserve">, </w:t>
      </w:r>
      <w:hyperlink w:anchor="_ENREF_5" w:tooltip="Clewell, 2007 #522" w:history="1">
        <w:r>
          <w:rPr>
            <w:noProof/>
          </w:rPr>
          <w:t>Clewell and Aronson 2007</w:t>
        </w:r>
      </w:hyperlink>
      <w:r>
        <w:rPr>
          <w:noProof/>
        </w:rPr>
        <w:t>)</w:t>
      </w:r>
      <w:r>
        <w:fldChar w:fldCharType="end"/>
      </w:r>
      <w:r>
        <w:t xml:space="preserve">. </w:t>
      </w:r>
      <w:r>
        <w:rPr>
          <w:rFonts w:cs="Times New Roman"/>
        </w:rPr>
        <w:t>The reference ecosystem provides a model for planning, implementing, and evaluating a restoration project</w:t>
      </w:r>
      <w:r w:rsidRPr="001D110C">
        <w:t xml:space="preserve"> </w:t>
      </w:r>
      <w:r>
        <w:rPr>
          <w:rFonts w:cs="Times New Roman"/>
        </w:rPr>
        <w:fldChar w:fldCharType="begin"/>
      </w:r>
      <w:r>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Pr>
          <w:rFonts w:cs="Times New Roman"/>
        </w:rPr>
        <w:fldChar w:fldCharType="separate"/>
      </w:r>
      <w:r>
        <w:rPr>
          <w:rFonts w:cs="Times New Roman"/>
          <w:noProof/>
        </w:rPr>
        <w:t>(</w:t>
      </w:r>
      <w:hyperlink w:anchor="_ENREF_27" w:tooltip="Ruiz-Jaen, 2005 #531" w:history="1">
        <w:r>
          <w:rPr>
            <w:rFonts w:cs="Times New Roman"/>
            <w:noProof/>
          </w:rPr>
          <w:t>Ruiz-Jaen and Aide 2005</w:t>
        </w:r>
      </w:hyperlink>
      <w:r>
        <w:rPr>
          <w:rFonts w:cs="Times New Roman"/>
          <w:noProof/>
        </w:rPr>
        <w:t>)</w:t>
      </w:r>
      <w:r>
        <w:rPr>
          <w:rFonts w:cs="Times New Roman"/>
        </w:rPr>
        <w:fldChar w:fldCharType="end"/>
      </w:r>
      <w:r>
        <w:rPr>
          <w:rFonts w:cs="Times New Roman"/>
        </w:rPr>
        <w:t>. The reference characterizes the desired physical environment, biological composition and structure, and flows of materials and organisms across the boundaries</w:t>
      </w:r>
      <w:r w:rsidRPr="00105BF2">
        <w:rPr>
          <w:rFonts w:cs="Times New Roman"/>
        </w:rPr>
        <w:t xml:space="preserve"> </w:t>
      </w:r>
      <w:r>
        <w:rPr>
          <w:rFonts w:cs="Times New Roman"/>
        </w:rPr>
        <w:t xml:space="preserve">of the ecosystem to be restored. In addition to representing ecosystem form and function, the reference may also include the anticipated ecosystem services or societal benefits of the restoration. The form that a reference model takes will vary with the context and scope of the project </w:t>
      </w:r>
      <w:r>
        <w:rPr>
          <w:rFonts w:cs="Times New Roman"/>
        </w:rPr>
        <w:fldChar w:fldCharType="begin"/>
      </w:r>
      <w:r>
        <w:rPr>
          <w:rFonts w:cs="Times New Roman"/>
        </w:rPr>
        <w:instrText xml:space="preserve"> ADDIN EN.CITE &lt;EndNote&gt;&lt;Cite&gt;&lt;Author&gt;Clewell&lt;/Author&gt;&lt;Year&gt;2007&lt;/Year&gt;&lt;RecNum&gt;522&lt;/RecNum&gt;&lt;DisplayText&gt;(Clewell and Aronson 2007)&lt;/DisplayText&gt;&lt;record&gt;&lt;rec-number&gt;522&lt;/rec-number&gt;&lt;foreign-keys&gt;&lt;key app="EN" db-id="s9xzrv0zzpdpfwe9awfxw0v2fe0fzdxwv992"&gt;522&lt;/key&gt;&lt;/foreign-keys&gt;&lt;ref-type name="Book"&gt;6&lt;/ref-type&gt;&lt;contributors&gt;&lt;authors&gt;&lt;author&gt;Clewell, A. F.&lt;/author&gt;&lt;author&gt;Aronson, J.&lt;/author&gt;&lt;/authors&gt;&lt;secondary-authors&gt;&lt;author&gt;Aronson, J.&lt;/author&gt;&lt;author&gt;Falk, D. A.&lt;/author&gt;&lt;/secondary-authors&gt;&lt;/contributors&gt;&lt;titles&gt;&lt;title&gt;Ecological restoration : principles, values, and structure of an emerging profession&lt;/title&gt;&lt;secondary-title&gt;The Science and Practice of Ecological Restoration&lt;/secondary-title&gt;&lt;/titles&gt;&lt;dates&gt;&lt;year&gt;2007&lt;/year&gt;&lt;/dates&gt;&lt;pub-location&gt;Washington, DC&lt;/pub-location&gt;&lt;publisher&gt;Island Press&lt;/publisher&gt;&lt;urls&gt;&lt;/urls&gt;&lt;/record&gt;&lt;/Cite&gt;&lt;/EndNote&gt;</w:instrText>
      </w:r>
      <w:r>
        <w:rPr>
          <w:rFonts w:cs="Times New Roman"/>
        </w:rPr>
        <w:fldChar w:fldCharType="separate"/>
      </w:r>
      <w:r>
        <w:rPr>
          <w:rFonts w:cs="Times New Roman"/>
          <w:noProof/>
        </w:rPr>
        <w:t>(</w:t>
      </w:r>
      <w:hyperlink w:anchor="_ENREF_5" w:tooltip="Clewell, 2007 #522" w:history="1">
        <w:r>
          <w:rPr>
            <w:rFonts w:cs="Times New Roman"/>
            <w:noProof/>
          </w:rPr>
          <w:t>Clewell and Aronson 2007</w:t>
        </w:r>
      </w:hyperlink>
      <w:r>
        <w:rPr>
          <w:rFonts w:cs="Times New Roman"/>
          <w:noProof/>
        </w:rPr>
        <w:t>)</w:t>
      </w:r>
      <w:r>
        <w:rPr>
          <w:rFonts w:cs="Times New Roman"/>
        </w:rPr>
        <w:fldChar w:fldCharType="end"/>
      </w:r>
      <w:r>
        <w:rPr>
          <w:rFonts w:cs="Times New Roman"/>
        </w:rPr>
        <w:t xml:space="preserve">. The steps necessary to begin restoring a project area towards the reference condition comprise the implementation plan. </w:t>
      </w:r>
      <w:r>
        <w:t xml:space="preserve">The specific objectives determine the type and scope of monitoring required to assess project outcomes. Because individual projects are developed in response to degradation that has taken place under different conditions and contexts, these objectives may vary. Objectives typically include attainment of one or more ecological attributes </w:t>
      </w:r>
      <w:r>
        <w:fldChar w:fldCharType="begin"/>
      </w:r>
      <w:r>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w:t>
      </w:r>
      <w:r>
        <w:fldChar w:fldCharType="end"/>
      </w:r>
      <w:r>
        <w:t xml:space="preserve">, but also social and cultural needs </w:t>
      </w:r>
      <w:r>
        <w:fldChar w:fldCharType="begin"/>
      </w:r>
      <w:r>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fldChar w:fldCharType="separate"/>
      </w:r>
      <w:r>
        <w:rPr>
          <w:noProof/>
        </w:rPr>
        <w:t>(</w:t>
      </w:r>
      <w:hyperlink w:anchor="_ENREF_17" w:tooltip="Hallett, 2013 #2807" w:history="1">
        <w:r>
          <w:rPr>
            <w:noProof/>
          </w:rPr>
          <w:t>Hallett et al. 2013</w:t>
        </w:r>
      </w:hyperlink>
      <w:r>
        <w:rPr>
          <w:noProof/>
        </w:rPr>
        <w:t>)</w:t>
      </w:r>
      <w:r>
        <w:fldChar w:fldCharType="end"/>
      </w:r>
      <w:r>
        <w:t>. Implementation of ecological restoration is typically subject to a variety of constraints including resource limitations, logistics, jurisdictions, and available expertise. When coupled with the variability typical of ecological systems, the outcomes of ecological restoration may be uneven. Although success in restoration is not guaranteed, monitoring and evaluation during implementation increase the likelihood of success by determining when changes in implementation are required.</w:t>
      </w:r>
    </w:p>
    <w:p w:rsidR="00C737DE" w:rsidRDefault="00C737DE" w:rsidP="00C737DE">
      <w:r>
        <w:t xml:space="preserve">In general, this approach has been adopted by the five members of the Upper Columbia United Tribes (UCUT) for ecological restoration on mitigation and tribal lands under their management. In this report, we discuss the development of a regional monitoring and evaluation program to provide assessment of a varied set of projects. Our approach compares the status of mitigation sites undergoing restoration with sets of reference conditions. Because restoration may take many years to achieve a particular target condition, intermediate results can be used to inform managers so that implementation might be altered if necessary. In the following, we review the objectives of ecological restoration and selection of reference model, outline the field and analytical approaches, summarize the sampling to date, consider some preliminary findings, and discuss data dissemination. </w:t>
      </w:r>
    </w:p>
    <w:p w:rsidR="00C737DE" w:rsidRDefault="00C737DE" w:rsidP="00C737DE">
      <w:pPr>
        <w:pStyle w:val="Heading1"/>
      </w:pPr>
      <w:bookmarkStart w:id="3" w:name="_Toc363578046"/>
      <w:r w:rsidRPr="002E5BBB">
        <w:lastRenderedPageBreak/>
        <w:t>Objectives of ecological restoration</w:t>
      </w:r>
      <w:bookmarkEnd w:id="3"/>
    </w:p>
    <w:p w:rsidR="00C737DE" w:rsidRDefault="00C737DE" w:rsidP="00C737DE"/>
    <w:p w:rsidR="00C737DE" w:rsidRDefault="00C737DE" w:rsidP="00C737DE">
      <w:r>
        <w:t xml:space="preserve">The goals and objectives of ecological restoration should be clearly defined and measurable </w: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 </w:instrTex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DATA </w:instrText>
      </w:r>
      <w:r>
        <w:fldChar w:fldCharType="end"/>
      </w:r>
      <w:r>
        <w:fldChar w:fldCharType="separate"/>
      </w:r>
      <w:r>
        <w:rPr>
          <w:noProof/>
        </w:rPr>
        <w:t>(</w:t>
      </w:r>
      <w:hyperlink w:anchor="_ENREF_18" w:tooltip="Hobbs, 1996 #33" w:history="1">
        <w:r>
          <w:rPr>
            <w:noProof/>
          </w:rPr>
          <w:t>Hobbs and Norton 1996</w:t>
        </w:r>
      </w:hyperlink>
      <w:r>
        <w:rPr>
          <w:noProof/>
        </w:rPr>
        <w:t xml:space="preserve">, </w:t>
      </w:r>
      <w:hyperlink w:anchor="_ENREF_5" w:tooltip="Clewell, 2007 #522" w:history="1">
        <w:r>
          <w:rPr>
            <w:noProof/>
          </w:rPr>
          <w:t>Clewell and Aronson 2007</w:t>
        </w:r>
      </w:hyperlink>
      <w:r>
        <w:rPr>
          <w:noProof/>
        </w:rPr>
        <w:t>)</w:t>
      </w:r>
      <w:r>
        <w:fldChar w:fldCharType="end"/>
      </w:r>
      <w:r>
        <w:t xml:space="preserve">. The nine ecological attributes that underlie the objectives of most projects involve the form, function, and stability of the ecosystem to be restored </w:t>
      </w:r>
      <w:r>
        <w:fldChar w:fldCharType="begin"/>
      </w:r>
      <w:r>
        <w:instrText xml:space="preserve"> ADDIN EN.CITE &lt;EndNote&gt;&lt;Cite&gt;&lt;Author&gt;Hallett&lt;/Author&gt;&lt;Year&gt;2013&lt;/Year&gt;&lt;RecNum&gt;2807&lt;/RecNum&gt;&lt;DisplayText&gt;(Society for Ecological Restoration International Science &amp;amp; Policy Working Group 2004, 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Cite&gt;&lt;Author&gt;Society for Ecological Restoration International Science &amp;amp; Policy Working Group&lt;/Author&gt;&lt;Year&gt;2004&lt;/Year&gt;&lt;RecNum&gt;515&lt;/RecNum&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 xml:space="preserve">, </w:t>
      </w:r>
      <w:hyperlink w:anchor="_ENREF_17" w:tooltip="Hallett, 2013 #2807" w:history="1">
        <w:r>
          <w:rPr>
            <w:noProof/>
          </w:rPr>
          <w:t>Hallett et al. 2013</w:t>
        </w:r>
      </w:hyperlink>
      <w:r>
        <w:rPr>
          <w:noProof/>
        </w:rPr>
        <w:t>)</w:t>
      </w:r>
      <w:r>
        <w:fldChar w:fldCharType="end"/>
      </w:r>
      <w:r>
        <w:t xml:space="preserve">. For the projects under this monitoring program, the key attributes are that the restored area (1) has an </w:t>
      </w:r>
      <w:r w:rsidRPr="008574D3">
        <w:rPr>
          <w:i/>
        </w:rPr>
        <w:t>assemblage of species characteristic of a reference ecosystem and which provides appropriate community structure</w:t>
      </w:r>
      <w:r>
        <w:t xml:space="preserve">, and (2) </w:t>
      </w:r>
      <w:r w:rsidRPr="008574D3">
        <w:rPr>
          <w:i/>
        </w:rPr>
        <w:t>consists of indigenous species to greatest possible extent</w:t>
      </w:r>
      <w:r>
        <w:t xml:space="preserve">. Other attributes, which are not examined explicitly by monitoring at this time, concern the functioning of the restored system and its stability and resilience (i.e., can it maintain itself over time and sustain normal periodic stress events). We do assume that steps are taken to eliminate potential threats to the restored system, which can include, for example, modifying grazing regimes and controlling invasive species. The Tribes also have some overarching cultural values that are reinvigorated by restoration. These include restoration of culturally significant species, enhancement of landscape aesthetics, and increased hunting and fishing opportunities. Attainment of social attributes is also outside of the scope of our monitoring at the present time. </w:t>
      </w:r>
    </w:p>
    <w:p w:rsidR="00C737DE" w:rsidRDefault="00C737DE" w:rsidP="00843EB5">
      <w:pPr>
        <w:spacing w:line="360" w:lineRule="auto"/>
      </w:pPr>
    </w:p>
    <w:p w:rsidR="00C737DE" w:rsidRPr="00851967" w:rsidRDefault="00C737DE" w:rsidP="00C737DE">
      <w:r>
        <w:rPr>
          <w:noProof/>
        </w:rPr>
        <mc:AlternateContent>
          <mc:Choice Requires="wpg">
            <w:drawing>
              <wp:anchor distT="0" distB="0" distL="114300" distR="114300" simplePos="0" relativeHeight="251661312" behindDoc="0" locked="0" layoutInCell="1" allowOverlap="1" wp14:anchorId="169CDAF4" wp14:editId="1A888781">
                <wp:simplePos x="0" y="0"/>
                <wp:positionH relativeFrom="column">
                  <wp:posOffset>6431845</wp:posOffset>
                </wp:positionH>
                <wp:positionV relativeFrom="paragraph">
                  <wp:posOffset>1486535</wp:posOffset>
                </wp:positionV>
                <wp:extent cx="1847920" cy="766862"/>
                <wp:effectExtent l="0" t="0" r="0" b="0"/>
                <wp:wrapNone/>
                <wp:docPr id="2" name="Group 2"/>
                <wp:cNvGraphicFramePr/>
                <a:graphic xmlns:a="http://schemas.openxmlformats.org/drawingml/2006/main">
                  <a:graphicData uri="http://schemas.microsoft.com/office/word/2010/wordprocessingGroup">
                    <wpg:wgp>
                      <wpg:cNvGrpSpPr/>
                      <wpg:grpSpPr>
                        <a:xfrm>
                          <a:off x="0" y="0"/>
                          <a:ext cx="1847920" cy="766862"/>
                          <a:chOff x="59181" y="0"/>
                          <a:chExt cx="9117313" cy="3196844"/>
                        </a:xfrm>
                      </wpg:grpSpPr>
                      <pic:pic xmlns:pic="http://schemas.openxmlformats.org/drawingml/2006/picture">
                        <pic:nvPicPr>
                          <pic:cNvPr id="8" name="Picture 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4914036" y="0"/>
                            <a:ext cx="4262458" cy="3196844"/>
                          </a:xfrm>
                          <a:prstGeom prst="rect">
                            <a:avLst/>
                          </a:prstGeom>
                        </pic:spPr>
                      </pic:pic>
                      <wps:wsp>
                        <wps:cNvPr id="5" name="TextBox 6"/>
                        <wps:cNvSpPr txBox="1"/>
                        <wps:spPr>
                          <a:xfrm>
                            <a:off x="59181" y="99989"/>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wps:txbx>
                        <wps:bodyPr wrap="square" rtlCol="0">
                          <a:noAutofit/>
                        </wps:bodyPr>
                      </wps:wsp>
                      <wps:wsp>
                        <wps:cNvPr id="6" name="TextBox 28"/>
                        <wps:cNvSpPr txBox="1"/>
                        <wps:spPr>
                          <a:xfrm>
                            <a:off x="4914035" y="112042"/>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wps:txbx>
                        <wps:bodyPr wrap="square" rtlCol="0">
                          <a:noAutofit/>
                        </wps:bodyPr>
                      </wps:wsp>
                    </wpg:wgp>
                  </a:graphicData>
                </a:graphic>
              </wp:anchor>
            </w:drawing>
          </mc:Choice>
          <mc:Fallback>
            <w:pict>
              <v:group w14:anchorId="169CDAF4" id="Group 2" o:spid="_x0000_s1026" style="position:absolute;margin-left:506.45pt;margin-top:117.05pt;width:145.5pt;height:60.4pt;z-index:251661312" coordorigin="591" coordsize="91173,31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49140;width:42624;height:31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Yjq8AAAA2gAAAA8AAABkcnMvZG93bnJldi54bWxET0sKwjAQ3QveIYzgRjRVQaUaRUTBhQh+&#10;DjA2Y1NsJqWJWm9vFoLLx/svVo0txYtqXzhWMBwkIIgzpwvOFVwvu/4MhA/IGkvHpOBDHlbLdmuB&#10;qXZvPtHrHHIRQ9inqMCEUKVS+syQRT9wFXHk7q62GCKsc6lrfMdwW8pRkkykxYJjg8GKNoayx/lp&#10;Fbib2Vou973r/TJNmtFhOubjTalup1nPQQRqwl/8c++1grg1Xok3QC6/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Gr2I6vAAAANoAAAAPAAAAAAAAAAAAAAAAAJ8CAABkcnMv&#10;ZG93bnJldi54bWxQSwUGAAAAAAQABAD3AAAAiAMAAAAA&#10;">
                  <v:imagedata r:id="rId8" o:title=""/>
                  <v:path arrowok="t"/>
                </v:shape>
                <v:shapetype id="_x0000_t202" coordsize="21600,21600" o:spt="202" path="m,l,21600r21600,l21600,xe">
                  <v:stroke joinstyle="miter"/>
                  <v:path gradientshapeok="t" o:connecttype="rect"/>
                </v:shapetype>
                <v:shape id="TextBox 6" o:spid="_x0000_s1028" type="#_x0000_t202" style="position:absolute;left:591;top:999;width:1659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v:textbox>
                </v:shape>
                <v:shape id="TextBox 28" o:spid="_x0000_s1029" type="#_x0000_t202" style="position:absolute;left:49140;top:1120;width:16596;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v:textbox>
                </v:shape>
              </v:group>
            </w:pict>
          </mc:Fallback>
        </mc:AlternateContent>
      </w:r>
      <w:r w:rsidRPr="00851967">
        <w:t xml:space="preserve">Nonnative plants species are a significant problem in disturbed or degraded habitats. Nonnative species include noxious species as well as nonnative plants that do not act invasively. Invasive or noxious species are organisms that have life-history characteristics that allow them to outcompete native species. This may result in reduced biodiversity and ecosystem services. Degraded ecosystems are highly susceptible to invaders, and management for invasive species are economically costly. Annual costs to control invasive species in the U.S., for example, are approximately $138 billion (Bryson and Carter 2008). Ecological restoration efforts are being implemented regionally to reduce disturbance and restore native flora and fauna. </w:t>
      </w:r>
    </w:p>
    <w:p w:rsidR="00C737DE" w:rsidRPr="00851967" w:rsidRDefault="00C737DE" w:rsidP="00C737DE">
      <w:r w:rsidRPr="00851967">
        <w:t>As part of this effort, we examined the composition and distribution of grass and forb species in the Inland Northwest using data from a long-term monitoring program. Our objectives were to first characterize the composition of the nonnative flora, and the relative importance of these species to the overall flora. Second, we asked how the composition of areas undergoing ecological restoration (mitigation sites) compares to sites that reflect a desired future condition (reference sites).</w:t>
      </w:r>
    </w:p>
    <w:p w:rsidR="00C737DE" w:rsidRDefault="00C737DE" w:rsidP="00843EB5">
      <w:pPr>
        <w:spacing w:line="360" w:lineRule="auto"/>
      </w:pPr>
    </w:p>
    <w:p w:rsidR="00C737DE" w:rsidRDefault="00C737DE" w:rsidP="00843EB5">
      <w:pPr>
        <w:spacing w:line="360" w:lineRule="auto"/>
      </w:pPr>
    </w:p>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9"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w:t>
      </w:r>
      <w:r w:rsidR="007564E7" w:rsidRPr="002C24A3">
        <w:lastRenderedPageBreak/>
        <w:t xml:space="preserve">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Default="00372936" w:rsidP="00372936">
      <w:pPr>
        <w:pStyle w:val="Heading1"/>
      </w:pPr>
      <w:bookmarkStart w:id="4" w:name="_Toc412728383"/>
      <w:r>
        <w:t>Methods</w:t>
      </w:r>
      <w:bookmarkEnd w:id="4"/>
    </w:p>
    <w:p w:rsidR="00843EB5" w:rsidRPr="00CD690E" w:rsidRDefault="00843EB5" w:rsidP="00843EB5">
      <w:pPr>
        <w:spacing w:line="360" w:lineRule="auto"/>
      </w:pPr>
      <w:r w:rsidRPr="00AF256F">
        <w:t xml:space="preserve">The methods section </w:t>
      </w:r>
      <w:r>
        <w:t>describes</w:t>
      </w:r>
      <w:r w:rsidRPr="00AF256F">
        <w:t xml:space="preserve"> </w:t>
      </w:r>
      <w:r w:rsidRPr="00965796">
        <w:t>what was done, where it was done, and when it was done</w:t>
      </w:r>
      <w:r w:rsidRPr="00AF256F">
        <w:t xml:space="preserve">.  </w:t>
      </w:r>
      <w:r>
        <w:t xml:space="preserve">Authors should provide a high-level description of the methods, accompanied by relevant links to protocols in </w:t>
      </w:r>
      <w:hyperlink r:id="rId10" w:history="1">
        <w:r w:rsidRPr="00685C3A">
          <w:rPr>
            <w:rStyle w:val="Hyperlink"/>
          </w:rPr>
          <w:t>MonitoringMethods.org</w:t>
        </w:r>
      </w:hyperlink>
      <w:r>
        <w:t xml:space="preserve">.  Well-designed maps can reduce the need for detailed descriptions of study sites as part of the overall methods section.  </w:t>
      </w:r>
      <w:r w:rsidRPr="00AF256F">
        <w:t xml:space="preserve">Projects with metric and indicator data for each protocol can provide those in a separate appendix at the end of the </w:t>
      </w:r>
      <w:r>
        <w:t>report.</w:t>
      </w:r>
    </w:p>
    <w:p w:rsidR="00843EB5" w:rsidRPr="00843EB5" w:rsidRDefault="00843EB5" w:rsidP="00843EB5"/>
    <w:p w:rsidR="000B04AC" w:rsidRPr="00372936" w:rsidRDefault="006F5DF3" w:rsidP="00372936">
      <w:pPr>
        <w:pStyle w:val="Heading2"/>
      </w:pPr>
      <w:bookmarkStart w:id="5" w:name="_Toc412728384"/>
      <w:r w:rsidRPr="00372936">
        <w:t>Monitoring locations</w:t>
      </w:r>
      <w:bookmarkEnd w:id="5"/>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Kalispel Tribe were selected with this technique in </w:t>
      </w:r>
      <w:r w:rsidR="00ED6E5A" w:rsidRPr="00B36420">
        <w:rPr>
          <w:rFonts w:eastAsia="Times New Roman" w:cs="Times New Roman"/>
          <w:szCs w:val="24"/>
          <w:highlight w:val="yellow"/>
        </w:rPr>
        <w:t>2004</w:t>
      </w:r>
      <w:r w:rsidR="00ED6E5A" w:rsidRPr="007C3786">
        <w:rPr>
          <w:rFonts w:eastAsia="Times New Roman" w:cs="Times New Roman"/>
          <w:szCs w:val="24"/>
        </w:rPr>
        <w:t xml:space="preserve">.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bookmarkStart w:id="6" w:name="Fig1"/>
      <w:bookmarkEnd w:id="6"/>
    </w:p>
    <w:p w:rsidR="007C3786" w:rsidRDefault="007C3786" w:rsidP="00D1769F">
      <w:pPr>
        <w:spacing w:after="0"/>
        <w:rPr>
          <w:rFonts w:eastAsia="Times New Roman" w:cs="Times New Roman"/>
          <w:color w:val="FF0000"/>
          <w:szCs w:val="24"/>
        </w:rPr>
      </w:pPr>
    </w:p>
    <w:p w:rsidR="004C2D7B" w:rsidRDefault="00370178" w:rsidP="00D1769F">
      <w:pPr>
        <w:spacing w:after="0"/>
        <w:rPr>
          <w:rFonts w:eastAsia="Times New Roman" w:cs="Times New Roman"/>
          <w:szCs w:val="24"/>
        </w:rPr>
      </w:pPr>
      <w:r>
        <w:rPr>
          <w:rFonts w:eastAsia="Times New Roman" w:cs="Times New Roman"/>
          <w:szCs w:val="24"/>
        </w:rPr>
        <w:t>Fig. 1. Locations of reference and permanent points on lands managed by the five Upper Columbia United Tribes. Reference sites were located on BLM and Turnbull NWR.</w:t>
      </w:r>
    </w:p>
    <w:p w:rsidR="004C2D7B" w:rsidRDefault="004C2D7B" w:rsidP="00D1769F">
      <w:pPr>
        <w:spacing w:after="0"/>
        <w:rPr>
          <w:rFonts w:eastAsia="Times New Roman" w:cs="Times New Roman"/>
          <w:szCs w:val="24"/>
        </w:rPr>
      </w:pPr>
    </w:p>
    <w:p w:rsidR="004C2D7B" w:rsidRDefault="004C2D7B" w:rsidP="00D1769F">
      <w:pPr>
        <w:spacing w:after="0"/>
        <w:rPr>
          <w:rFonts w:eastAsia="Times New Roman" w:cs="Times New Roman"/>
          <w:szCs w:val="24"/>
        </w:rPr>
      </w:pPr>
    </w:p>
    <w:p w:rsidR="004C2D7B" w:rsidRDefault="004C2D7B" w:rsidP="00D1769F">
      <w:pPr>
        <w:spacing w:after="0"/>
        <w:rPr>
          <w:rFonts w:eastAsia="Times New Roman" w:cs="Times New Roman"/>
          <w:szCs w:val="24"/>
        </w:rPr>
      </w:pPr>
    </w:p>
    <w:p w:rsidR="004C2D7B" w:rsidRDefault="004C2D7B" w:rsidP="00D1769F">
      <w:pPr>
        <w:spacing w:after="0"/>
        <w:rPr>
          <w:rFonts w:eastAsia="Times New Roman" w:cs="Times New Roman"/>
          <w:szCs w:val="24"/>
        </w:rPr>
      </w:pPr>
    </w:p>
    <w:p w:rsidR="004C2D7B" w:rsidRDefault="004C2D7B" w:rsidP="00D1769F">
      <w:pPr>
        <w:spacing w:after="0"/>
        <w:rPr>
          <w:rFonts w:eastAsia="Times New Roman" w:cs="Times New Roman"/>
          <w:szCs w:val="24"/>
        </w:rPr>
      </w:pPr>
      <w:bookmarkStart w:id="7" w:name="Fig2"/>
      <w:bookmarkEnd w:id="7"/>
    </w:p>
    <w:p w:rsidR="004C2D7B" w:rsidRDefault="004C2D7B" w:rsidP="00D1769F">
      <w:pPr>
        <w:spacing w:after="0"/>
        <w:rPr>
          <w:rFonts w:eastAsia="Times New Roman" w:cs="Times New Roman"/>
          <w:szCs w:val="24"/>
        </w:rPr>
      </w:pPr>
    </w:p>
    <w:p w:rsidR="007C3786" w:rsidRDefault="004C2D7B" w:rsidP="00D1769F">
      <w:pPr>
        <w:spacing w:after="0"/>
        <w:rPr>
          <w:rFonts w:eastAsia="Times New Roman" w:cs="Times New Roman"/>
          <w:szCs w:val="24"/>
        </w:rPr>
      </w:pPr>
      <w:r>
        <w:rPr>
          <w:rFonts w:eastAsia="Times New Roman" w:cs="Times New Roman"/>
          <w:szCs w:val="24"/>
        </w:rPr>
        <w:t>Fig. 2. Locations of permanent points sampled on lands managed by the Kalispel Tribe in Washington in 2014.</w:t>
      </w:r>
    </w:p>
    <w:p w:rsidR="004C2D7B" w:rsidRDefault="004C2D7B" w:rsidP="00D1769F">
      <w:pPr>
        <w:spacing w:after="0"/>
        <w:rPr>
          <w:rFonts w:eastAsia="Times New Roman" w:cs="Times New Roman"/>
          <w:szCs w:val="24"/>
        </w:rPr>
      </w:pPr>
    </w:p>
    <w:p w:rsidR="004C2D7B" w:rsidRDefault="004C2D7B" w:rsidP="004C2D7B">
      <w:pPr>
        <w:spacing w:after="0"/>
        <w:rPr>
          <w:rFonts w:eastAsia="Times New Roman" w:cs="Times New Roman"/>
          <w:szCs w:val="24"/>
        </w:rPr>
      </w:pPr>
      <w:bookmarkStart w:id="8" w:name="Fig3"/>
      <w:bookmarkStart w:id="9" w:name="_GoBack"/>
      <w:bookmarkEnd w:id="8"/>
      <w:bookmarkEnd w:id="9"/>
    </w:p>
    <w:p w:rsidR="004C2D7B" w:rsidRDefault="004C2D7B" w:rsidP="004C2D7B">
      <w:pPr>
        <w:spacing w:after="0"/>
        <w:rPr>
          <w:rFonts w:eastAsia="Times New Roman" w:cs="Times New Roman"/>
          <w:szCs w:val="24"/>
        </w:rPr>
      </w:pPr>
    </w:p>
    <w:p w:rsidR="004C2D7B" w:rsidRDefault="004C2D7B" w:rsidP="004C2D7B">
      <w:pPr>
        <w:spacing w:after="0"/>
        <w:rPr>
          <w:rFonts w:eastAsia="Times New Roman" w:cs="Times New Roman"/>
          <w:szCs w:val="24"/>
        </w:rPr>
      </w:pPr>
      <w:r>
        <w:rPr>
          <w:rFonts w:eastAsia="Times New Roman" w:cs="Times New Roman"/>
          <w:szCs w:val="24"/>
        </w:rPr>
        <w:t>Fig. 3</w:t>
      </w:r>
      <w:r>
        <w:rPr>
          <w:rFonts w:eastAsia="Times New Roman" w:cs="Times New Roman"/>
          <w:szCs w:val="24"/>
        </w:rPr>
        <w:t xml:space="preserve">. Locations of </w:t>
      </w:r>
      <w:r>
        <w:rPr>
          <w:rFonts w:eastAsia="Times New Roman" w:cs="Times New Roman"/>
          <w:szCs w:val="24"/>
        </w:rPr>
        <w:t>permanent</w:t>
      </w:r>
      <w:r>
        <w:rPr>
          <w:rFonts w:eastAsia="Times New Roman" w:cs="Times New Roman"/>
          <w:szCs w:val="24"/>
        </w:rPr>
        <w:t xml:space="preserve"> points sampled on lands managed by the Kalispel Tribe in </w:t>
      </w:r>
      <w:r>
        <w:rPr>
          <w:rFonts w:eastAsia="Times New Roman" w:cs="Times New Roman"/>
          <w:szCs w:val="24"/>
        </w:rPr>
        <w:t>Idaho</w:t>
      </w:r>
      <w:r>
        <w:rPr>
          <w:rFonts w:eastAsia="Times New Roman" w:cs="Times New Roman"/>
          <w:szCs w:val="24"/>
        </w:rPr>
        <w:t xml:space="preserve"> in 2014.</w:t>
      </w:r>
    </w:p>
    <w:p w:rsidR="004C2D7B" w:rsidRPr="00370178" w:rsidRDefault="004C2D7B" w:rsidP="00D1769F">
      <w:pPr>
        <w:spacing w:after="0"/>
        <w:rPr>
          <w:rFonts w:eastAsia="Times New Roman" w:cs="Times New Roman"/>
          <w:szCs w:val="24"/>
        </w:rPr>
      </w:pP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10" w:name="Table1"/>
      <w:r>
        <w:rPr>
          <w:rFonts w:eastAsia="Times New Roman" w:cs="Times New Roman"/>
          <w:szCs w:val="24"/>
        </w:rPr>
        <w:t xml:space="preserve">Table 1. Reference sites sampled for eight habitat types. None of these sites were sampled in 2014. </w:t>
      </w:r>
    </w:p>
    <w:bookmarkEnd w:id="10"/>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11"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r w:rsidR="0051510C" w:rsidRPr="00EB1297">
        <w:t>Kalispel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11"/>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372936">
      <w:pPr>
        <w:pStyle w:val="Heading2"/>
      </w:pPr>
      <w:bookmarkStart w:id="12" w:name="_Toc412728385"/>
      <w:r w:rsidRPr="005D0D2C">
        <w:t>Vegetation sampling</w:t>
      </w:r>
      <w:bookmarkEnd w:id="12"/>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Our methods for vegetation sampling have not yet been published at MonitoringMethods.org, but should be available there in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Daubenmir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B36420" w:rsidRDefault="00B36420" w:rsidP="005A2CA2">
      <w:pPr>
        <w:spacing w:after="0"/>
        <w:rPr>
          <w:rFonts w:eastAsia="Times New Roman" w:cs="Times New Roman"/>
          <w:szCs w:val="20"/>
        </w:rPr>
      </w:pPr>
    </w:p>
    <w:p w:rsidR="000B04AC" w:rsidRDefault="000B04AC" w:rsidP="00372936">
      <w:pPr>
        <w:pStyle w:val="Heading2"/>
      </w:pPr>
      <w:bookmarkStart w:id="13" w:name="_Toc412728386"/>
      <w:r>
        <w:t>Vertebrate sampling</w:t>
      </w:r>
      <w:bookmarkEnd w:id="13"/>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12E8A" w:rsidRPr="00AF256F" w:rsidRDefault="00512E8A" w:rsidP="00512E8A">
      <w:pPr>
        <w:pStyle w:val="Heading1"/>
      </w:pPr>
      <w:bookmarkStart w:id="14" w:name="_Toc400107064"/>
      <w:bookmarkStart w:id="15" w:name="_Toc412728387"/>
      <w:r w:rsidRPr="00AF256F">
        <w:t>Results</w:t>
      </w:r>
      <w:bookmarkEnd w:id="14"/>
      <w:bookmarkEnd w:id="15"/>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6" w:name="Mammals"/>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6"/>
    <w:p w:rsidR="001249CA" w:rsidRDefault="00F77BA4" w:rsidP="001249CA">
      <w:pPr>
        <w:rPr>
          <w:color w:val="FF0000"/>
        </w:rPr>
      </w:pPr>
      <w:r w:rsidRPr="00F77BA4">
        <w:rPr>
          <w:color w:val="FF0000"/>
        </w:rPr>
        <w:lastRenderedPageBreak/>
        <w:t>Add Table 2</w:t>
      </w:r>
    </w:p>
    <w:p w:rsidR="00512E8A" w:rsidRPr="00AF256F" w:rsidRDefault="00512E8A" w:rsidP="00512E8A">
      <w:pPr>
        <w:pStyle w:val="Heading1"/>
      </w:pPr>
      <w:bookmarkStart w:id="17" w:name="_Toc400107065"/>
      <w:bookmarkStart w:id="18" w:name="_Toc412728388"/>
      <w:r w:rsidRPr="00AF256F">
        <w:t>Discussion/Conclusion</w:t>
      </w:r>
      <w:bookmarkEnd w:id="17"/>
      <w:bookmarkEnd w:id="18"/>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512E8A">
      <w:pPr>
        <w:pStyle w:val="Heading1"/>
      </w:pPr>
      <w:bookmarkStart w:id="19" w:name="_Toc400107066"/>
      <w:bookmarkStart w:id="20" w:name="_Toc412728389"/>
      <w:r w:rsidRPr="00AF256F">
        <w:t>Adaptive Management &amp; Lessons Learned</w:t>
      </w:r>
      <w:bookmarkEnd w:id="19"/>
      <w:bookmarkEnd w:id="20"/>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11" w:history="1">
        <w:r w:rsidRPr="00B7093F">
          <w:rPr>
            <w:rStyle w:val="Hyperlink"/>
          </w:rPr>
          <w:t>program strategies</w:t>
        </w:r>
      </w:hyperlink>
      <w:r>
        <w:t xml:space="preserve">, including </w:t>
      </w:r>
      <w:r w:rsidRPr="00AF256F">
        <w:t xml:space="preserve">habitat restoration, predation, or hatchery and hydrosystem operations.  </w:t>
      </w:r>
      <w:r>
        <w:t>Describe</w:t>
      </w:r>
      <w:r w:rsidRPr="00AF256F">
        <w:t xml:space="preserve"> how your results could be applied at the watershed, subbasin,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372936">
      <w:pPr>
        <w:pStyle w:val="Heading1"/>
      </w:pPr>
      <w:bookmarkStart w:id="21" w:name="_Toc412728390"/>
      <w:r w:rsidRPr="00F97AAF">
        <w:t>Acknowledg</w:t>
      </w:r>
      <w:r w:rsidR="000B2913">
        <w:t>e</w:t>
      </w:r>
      <w:r w:rsidRPr="00F97AAF">
        <w:t>ments</w:t>
      </w:r>
      <w:bookmarkEnd w:id="21"/>
    </w:p>
    <w:p w:rsidR="00F97AAF" w:rsidRPr="00F97AAF" w:rsidRDefault="00F97AAF" w:rsidP="00F97AAF"/>
    <w:p w:rsidR="00F97AAF" w:rsidRDefault="007809D3" w:rsidP="00F97AAF">
      <w:r>
        <w:t xml:space="preserve">Ray Entz, Matt Berger </w:t>
      </w:r>
      <w:r w:rsidR="0022437E">
        <w:t>(</w:t>
      </w:r>
      <w:r w:rsidR="00F97AAF">
        <w:t xml:space="preserve">Kalispel </w:t>
      </w:r>
      <w:r w:rsidR="0022437E">
        <w:t>Tribe), provided support for work conducted on the lands under their management.</w:t>
      </w:r>
      <w:r>
        <w:t xml:space="preserve"> Kristi Kimmet managed the field work and data entry</w:t>
      </w:r>
      <w:r w:rsidR="00F97AAF">
        <w:t xml:space="preserve">. </w:t>
      </w:r>
      <w:r>
        <w:t>Adam Geba</w:t>
      </w:r>
      <w:r w:rsidR="00997D2D">
        <w:t>ue</w:t>
      </w:r>
      <w:r>
        <w:t xml:space="preserve">r,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372936">
      <w:pPr>
        <w:pStyle w:val="Heading1"/>
      </w:pPr>
      <w:bookmarkStart w:id="22" w:name="_Toc412728391"/>
      <w:r>
        <w:lastRenderedPageBreak/>
        <w:t>References</w:t>
      </w:r>
      <w:bookmarkEnd w:id="22"/>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3" w:name="_ENREF_1"/>
      <w:r w:rsidR="00FC75F5" w:rsidRPr="00FC75F5">
        <w:rPr>
          <w:rFonts w:cs="Times New Roman"/>
          <w:noProof/>
        </w:rPr>
        <w:t>Hallett, J. G. and M. A. O'Connell. 2013a. Amphibian Surveys Using Minnow Traps. Monitoring Methods 1296.</w:t>
      </w:r>
      <w:bookmarkEnd w:id="23"/>
    </w:p>
    <w:p w:rsidR="00FC75F5" w:rsidRPr="00FC75F5" w:rsidRDefault="00FC75F5" w:rsidP="00FC75F5">
      <w:pPr>
        <w:spacing w:after="0"/>
        <w:ind w:left="720" w:hanging="720"/>
        <w:rPr>
          <w:rFonts w:cs="Times New Roman"/>
          <w:noProof/>
        </w:rPr>
      </w:pPr>
      <w:bookmarkStart w:id="24" w:name="_ENREF_2"/>
      <w:r w:rsidRPr="00FC75F5">
        <w:rPr>
          <w:rFonts w:cs="Times New Roman"/>
          <w:noProof/>
        </w:rPr>
        <w:t>Hallett, J. G. and M. A. O'Connell. 2013b. Breeding Bird Surveys Using Point Counts. Monitoring Methods 1295.</w:t>
      </w:r>
      <w:bookmarkEnd w:id="24"/>
    </w:p>
    <w:p w:rsidR="00FC75F5" w:rsidRPr="00FC75F5" w:rsidRDefault="00FC75F5" w:rsidP="00FC75F5">
      <w:pPr>
        <w:spacing w:after="0"/>
        <w:ind w:left="720" w:hanging="720"/>
        <w:rPr>
          <w:rFonts w:cs="Times New Roman"/>
          <w:noProof/>
        </w:rPr>
      </w:pPr>
      <w:bookmarkStart w:id="25" w:name="_ENREF_3"/>
      <w:r w:rsidRPr="00FC75F5">
        <w:rPr>
          <w:rFonts w:cs="Times New Roman"/>
          <w:noProof/>
        </w:rPr>
        <w:t>Hallett, J. G. and M. A. O'Connell. 2013c. Small Mammal Surveys Using Removal Trapping. Monitoring Methods 1293.</w:t>
      </w:r>
      <w:bookmarkEnd w:id="25"/>
    </w:p>
    <w:p w:rsidR="00372936" w:rsidRDefault="00FC75F5" w:rsidP="00FC75F5">
      <w:pPr>
        <w:ind w:left="720" w:hanging="720"/>
      </w:pPr>
      <w:bookmarkStart w:id="26"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6"/>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t>Author(s) last name or Organization(s), Title, Publication Date, Publisher, Volume/Edition, Page #.</w:t>
      </w:r>
    </w:p>
    <w:p w:rsidR="00CD72F9" w:rsidRDefault="00CD72F9" w:rsidP="00FC75F5">
      <w:pPr>
        <w:ind w:left="720" w:hanging="720"/>
      </w:pPr>
    </w:p>
    <w:p w:rsidR="00CD72F9" w:rsidRDefault="00CD72F9" w:rsidP="00CD72F9">
      <w:pPr>
        <w:pStyle w:val="Heading1"/>
      </w:pPr>
      <w:bookmarkStart w:id="27" w:name="_Toc412728392"/>
      <w:r w:rsidRPr="00AF256F">
        <w:t>Appendices</w:t>
      </w:r>
      <w:bookmarkEnd w:id="27"/>
    </w:p>
    <w:p w:rsidR="00CD72F9" w:rsidRPr="00CD72F9" w:rsidRDefault="00CD72F9" w:rsidP="00CD72F9"/>
    <w:p w:rsidR="00CD72F9" w:rsidRDefault="00CD72F9" w:rsidP="00CD72F9">
      <w:pPr>
        <w:pStyle w:val="Heading2"/>
        <w:numPr>
          <w:ilvl w:val="0"/>
          <w:numId w:val="0"/>
        </w:numPr>
        <w:ind w:left="576" w:hanging="576"/>
      </w:pPr>
      <w:bookmarkStart w:id="28" w:name="_Toc412728393"/>
      <w:r w:rsidRPr="00AF256F">
        <w:t>A.1: Data sets or products:</w:t>
      </w:r>
      <w:bookmarkEnd w:id="28"/>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are available in summarized form on the Geospatial Database Viewer created by the Kalispel Natural Resources Department (</w:t>
      </w:r>
      <w:hyperlink r:id="rId12"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29"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4FD7E6"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9"/>
    </w:p>
    <w:p w:rsidR="00933E96" w:rsidRDefault="00933E96" w:rsidP="00512E8A"/>
    <w:p w:rsidR="00933E96" w:rsidRPr="00512E8A" w:rsidRDefault="00933E96" w:rsidP="00512E8A">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sectPr w:rsidR="00933E96" w:rsidRPr="00512E8A" w:rsidSect="00653D9F">
      <w:footerReference w:type="default" r:id="rId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1A87" w:rsidRDefault="00211A87" w:rsidP="00A761CC">
      <w:pPr>
        <w:spacing w:after="0"/>
      </w:pPr>
      <w:r>
        <w:separator/>
      </w:r>
    </w:p>
  </w:endnote>
  <w:endnote w:type="continuationSeparator" w:id="0">
    <w:p w:rsidR="00211A87" w:rsidRDefault="00211A87"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altName w:val="?? ??"/>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4C2D7B" w:rsidRPr="004C2D7B">
      <w:rPr>
        <w:rFonts w:asciiTheme="majorHAnsi" w:eastAsiaTheme="majorEastAsia" w:hAnsiTheme="majorHAnsi" w:cstheme="majorBidi"/>
        <w:noProof/>
      </w:rPr>
      <w:t>5</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1A87" w:rsidRDefault="00211A87" w:rsidP="00A761CC">
      <w:pPr>
        <w:spacing w:after="0"/>
      </w:pPr>
      <w:r>
        <w:separator/>
      </w:r>
    </w:p>
  </w:footnote>
  <w:footnote w:type="continuationSeparator" w:id="0">
    <w:p w:rsidR="00211A87" w:rsidRDefault="00211A87"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65388398"/>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B53B3"/>
    <w:rsid w:val="001D110C"/>
    <w:rsid w:val="001E0954"/>
    <w:rsid w:val="001E3D67"/>
    <w:rsid w:val="001E5E70"/>
    <w:rsid w:val="00205E2B"/>
    <w:rsid w:val="00210073"/>
    <w:rsid w:val="00211A87"/>
    <w:rsid w:val="0022437E"/>
    <w:rsid w:val="00231770"/>
    <w:rsid w:val="00232FA3"/>
    <w:rsid w:val="002344F6"/>
    <w:rsid w:val="002458AA"/>
    <w:rsid w:val="002566A9"/>
    <w:rsid w:val="00256FF7"/>
    <w:rsid w:val="0026082C"/>
    <w:rsid w:val="00263851"/>
    <w:rsid w:val="002841CC"/>
    <w:rsid w:val="002841D5"/>
    <w:rsid w:val="002940C7"/>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A0BC5"/>
    <w:rsid w:val="004A4154"/>
    <w:rsid w:val="004B0C94"/>
    <w:rsid w:val="004C2D7B"/>
    <w:rsid w:val="004D13D9"/>
    <w:rsid w:val="004D26D5"/>
    <w:rsid w:val="004D3E36"/>
    <w:rsid w:val="004E45EC"/>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D046E"/>
    <w:rsid w:val="005D0D2C"/>
    <w:rsid w:val="005D3890"/>
    <w:rsid w:val="005F147C"/>
    <w:rsid w:val="005F7904"/>
    <w:rsid w:val="00605E8C"/>
    <w:rsid w:val="00615AAE"/>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316E"/>
    <w:rsid w:val="00767EF8"/>
    <w:rsid w:val="00770FEF"/>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07120"/>
    <w:rsid w:val="00921D31"/>
    <w:rsid w:val="00925726"/>
    <w:rsid w:val="00930589"/>
    <w:rsid w:val="00933E96"/>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5:docId w15:val="{DC80F0CA-8A0B-4A3A-9E8B-8B3CADB09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gis.knrd.org/knrdgisviewe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bfish.org/ProgramStrategy.mvc/ProgramStrategiesIndex"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monitoringmethods.org/" TargetMode="External"/><Relationship Id="rId4" Type="http://schemas.openxmlformats.org/officeDocument/2006/relationships/webSettings" Target="webSettings.xml"/><Relationship Id="rId9" Type="http://schemas.openxmlformats.org/officeDocument/2006/relationships/hyperlink" Target="http://www.nwcouncil.org/fw/reviews/2010/wildlife/isrp2009-17/"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180</TotalTime>
  <Pages>1</Pages>
  <Words>5374</Words>
  <Characters>30637</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cp:lastModifiedBy>
  <cp:revision>33</cp:revision>
  <cp:lastPrinted>2013-08-29T16:34:00Z</cp:lastPrinted>
  <dcterms:created xsi:type="dcterms:W3CDTF">2015-02-13T19:55:00Z</dcterms:created>
  <dcterms:modified xsi:type="dcterms:W3CDTF">2015-03-06T04:30:00Z</dcterms:modified>
</cp:coreProperties>
</file>